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8391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8391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3DABDB6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3236E896"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commentRangeStart w:id="29"/>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commentRangeEnd w:id="29"/>
      <w:r w:rsidR="00B753DF">
        <w:rPr>
          <w:rStyle w:val="CommentReference"/>
          <w:rFonts w:ascii="Times New Roman" w:hAnsiTheme="minorHAnsi"/>
        </w:rPr>
        <w:commentReference w:id="29"/>
      </w:r>
      <w:r w:rsidR="002513DB">
        <w:t>, areas relatively elevated and topographically complex in the SWAFR</w:t>
      </w:r>
      <w:r w:rsidR="0084063D">
        <w:t xml:space="preserve">.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1"/>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1"/>
      <w:r w:rsidR="001E2381">
        <w:rPr>
          <w:rStyle w:val="CommentReference"/>
          <w:rFonts w:ascii="Times New Roman" w:hAnsiTheme="minorHAnsi"/>
        </w:rPr>
        <w:commentReference w:id="31"/>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2"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2"/>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 ] Incorporate paragraph into manuscript</w:t>
      </w:r>
    </w:p>
    <w:p w14:paraId="6A8832DB" w14:textId="53A795A0" w:rsidR="0014233A" w:rsidRDefault="0014233A" w:rsidP="0014233A">
      <w:pPr>
        <w:pStyle w:val="CommentText"/>
        <w:numPr>
          <w:ilvl w:val="0"/>
          <w:numId w:val="27"/>
        </w:numPr>
      </w:pPr>
      <w:r>
        <w:t xml:space="preserve"> [ ] Address negative heterogeneity-effects</w:t>
      </w:r>
    </w:p>
    <w:p w14:paraId="5F23FA0F" w14:textId="6A81D44F" w:rsidR="000620F9" w:rsidRDefault="000620F9" w:rsidP="0014233A">
      <w:pPr>
        <w:pStyle w:val="CommentText"/>
        <w:numPr>
          <w:ilvl w:val="0"/>
          <w:numId w:val="27"/>
        </w:numPr>
      </w:pPr>
      <w:r>
        <w:t xml:space="preserve"> [ ]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 ] Comment more on figures</w:t>
      </w:r>
    </w:p>
    <w:p w14:paraId="4789A600" w14:textId="49D6C8DE" w:rsidR="000620F9" w:rsidRDefault="000620F9" w:rsidP="000620F9">
      <w:pPr>
        <w:pStyle w:val="CommentText"/>
        <w:numPr>
          <w:ilvl w:val="0"/>
          <w:numId w:val="27"/>
        </w:numPr>
      </w:pPr>
      <w:r>
        <w:t xml:space="preserve"> [ ] Double check references</w:t>
      </w:r>
    </w:p>
    <w:p w14:paraId="4F98CD09" w14:textId="03CCE589" w:rsidR="000620F9" w:rsidRDefault="000620F9" w:rsidP="0014233A">
      <w:pPr>
        <w:pStyle w:val="CommentText"/>
        <w:numPr>
          <w:ilvl w:val="0"/>
          <w:numId w:val="27"/>
        </w:numPr>
      </w:pPr>
      <w:r>
        <w:t xml:space="preserve"> [ ]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 ] Recirculate manuscript to Mike + Tony</w:t>
      </w:r>
    </w:p>
    <w:p w14:paraId="5633F43C" w14:textId="008560FD" w:rsidR="000620F9" w:rsidRDefault="000620F9" w:rsidP="000620F9">
      <w:pPr>
        <w:pStyle w:val="CommentText"/>
        <w:numPr>
          <w:ilvl w:val="0"/>
          <w:numId w:val="27"/>
        </w:numPr>
      </w:pPr>
      <w:r>
        <w:t xml:space="preserve"> </w:t>
      </w:r>
      <w:r w:rsidR="005D140C">
        <w:t xml:space="preserve">[ ]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 ] Ask Mike + Tony for advice on reviewers</w:t>
      </w:r>
    </w:p>
    <w:p w14:paraId="4AEA1023" w14:textId="361251AD" w:rsidR="000620F9" w:rsidRPr="0014233A" w:rsidRDefault="000620F9" w:rsidP="000620F9">
      <w:pPr>
        <w:pStyle w:val="CommentText"/>
        <w:numPr>
          <w:ilvl w:val="0"/>
          <w:numId w:val="27"/>
        </w:numPr>
      </w:pPr>
      <w:r>
        <w:t xml:space="preserve"> [ ]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r>
        <w:t>well known</w:t>
      </w:r>
      <w:proofErr w:type="spell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157A68" w:rsidRDefault="00157A68">
      <w:pPr>
        <w:pStyle w:val="CommentText"/>
      </w:pPr>
      <w:r>
        <w:rPr>
          <w:rStyle w:val="CommentReference"/>
        </w:rPr>
        <w:annotationRef/>
      </w:r>
      <w:r>
        <w:t>Why?</w:t>
      </w:r>
    </w:p>
  </w:comment>
  <w:comment w:id="31"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2D7380" w14:textId="77777777" w:rsidR="00A83915" w:rsidRDefault="00A83915">
      <w:pPr>
        <w:spacing w:after="0"/>
      </w:pPr>
      <w:r>
        <w:separator/>
      </w:r>
    </w:p>
  </w:endnote>
  <w:endnote w:type="continuationSeparator" w:id="0">
    <w:p w14:paraId="083A2C74" w14:textId="77777777" w:rsidR="00A83915" w:rsidRDefault="00A83915">
      <w:pPr>
        <w:spacing w:after="0"/>
      </w:pPr>
      <w:r>
        <w:continuationSeparator/>
      </w:r>
    </w:p>
  </w:endnote>
  <w:endnote w:type="continuationNotice" w:id="1">
    <w:p w14:paraId="2A21B782" w14:textId="77777777" w:rsidR="00A83915" w:rsidRDefault="00A8391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7B2301" w14:textId="77777777" w:rsidR="00A83915" w:rsidRDefault="00A83915">
      <w:r>
        <w:separator/>
      </w:r>
    </w:p>
  </w:footnote>
  <w:footnote w:type="continuationSeparator" w:id="0">
    <w:p w14:paraId="0298C281" w14:textId="77777777" w:rsidR="00A83915" w:rsidRDefault="00A83915">
      <w:r>
        <w:continuationSeparator/>
      </w:r>
    </w:p>
  </w:footnote>
  <w:footnote w:type="continuationNotice" w:id="1">
    <w:p w14:paraId="44176C4D" w14:textId="77777777" w:rsidR="00A83915" w:rsidRDefault="00A8391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3915"/>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5</TotalTime>
  <Pages>27</Pages>
  <Words>42770</Words>
  <Characters>243792</Characters>
  <Application>Microsoft Office Word</Application>
  <DocSecurity>0</DocSecurity>
  <Lines>2031</Lines>
  <Paragraphs>57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59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5</cp:revision>
  <cp:lastPrinted>2020-02-28T12:27:00Z</cp:lastPrinted>
  <dcterms:created xsi:type="dcterms:W3CDTF">2020-01-29T13:10:00Z</dcterms:created>
  <dcterms:modified xsi:type="dcterms:W3CDTF">2020-04-1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